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B594DE" w14:textId="19C86ED8" w:rsidR="00D76D40" w:rsidRDefault="000739F1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0739F1">
        <w:rPr>
          <w:rFonts w:ascii="Arial" w:hAnsi="Arial" w:cs="Arial"/>
          <w:b/>
          <w:bCs/>
          <w:sz w:val="28"/>
          <w:szCs w:val="28"/>
        </w:rPr>
        <w:t>FACULDADE IMPACTA TECNOLOGIA</w:t>
      </w:r>
    </w:p>
    <w:p w14:paraId="395104B9" w14:textId="31AC72FB" w:rsidR="000739F1" w:rsidRDefault="000739F1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3FC3DBC7" w14:textId="75E16285" w:rsidR="006A4E0B" w:rsidRDefault="006A4E0B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628D8AC4" w14:textId="77777777" w:rsidR="006A4E0B" w:rsidRDefault="006A4E0B" w:rsidP="000739F1">
      <w:pPr>
        <w:jc w:val="center"/>
        <w:rPr>
          <w:rFonts w:ascii="Arial" w:hAnsi="Arial" w:cs="Arial"/>
          <w:b/>
          <w:bCs/>
          <w:sz w:val="28"/>
          <w:szCs w:val="28"/>
        </w:rPr>
      </w:pPr>
    </w:p>
    <w:p w14:paraId="430A3B45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Brenda Oliveira - 1901949 </w:t>
      </w:r>
    </w:p>
    <w:p w14:paraId="7A909BB5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Delmar Hirata - 1901786 </w:t>
      </w:r>
    </w:p>
    <w:p w14:paraId="18B26033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proofErr w:type="spellStart"/>
      <w:r w:rsidRPr="000739F1">
        <w:rPr>
          <w:rFonts w:ascii="Arial" w:hAnsi="Arial" w:cs="Arial"/>
          <w:b/>
          <w:bCs/>
          <w:sz w:val="24"/>
          <w:szCs w:val="24"/>
        </w:rPr>
        <w:t>Karime</w:t>
      </w:r>
      <w:proofErr w:type="spellEnd"/>
      <w:r w:rsidRPr="000739F1">
        <w:rPr>
          <w:rFonts w:ascii="Arial" w:hAnsi="Arial" w:cs="Arial"/>
          <w:b/>
          <w:bCs/>
          <w:sz w:val="24"/>
          <w:szCs w:val="24"/>
        </w:rPr>
        <w:t xml:space="preserve"> Martinez - 1902344 </w:t>
      </w:r>
    </w:p>
    <w:p w14:paraId="0E21384E" w14:textId="77777777" w:rsidR="000739F1" w:rsidRP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Leandro Arakaki - 1901703 </w:t>
      </w:r>
    </w:p>
    <w:p w14:paraId="4B0BAA95" w14:textId="472CE334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 xml:space="preserve">Victoria Gomes </w:t>
      </w:r>
      <w:r w:rsidR="00273F16">
        <w:rPr>
          <w:rFonts w:ascii="Arial" w:hAnsi="Arial" w:cs="Arial"/>
          <w:b/>
          <w:bCs/>
          <w:sz w:val="24"/>
          <w:szCs w:val="24"/>
        </w:rPr>
        <w:t>-</w:t>
      </w:r>
      <w:r w:rsidRPr="000739F1">
        <w:rPr>
          <w:rFonts w:ascii="Arial" w:hAnsi="Arial" w:cs="Arial"/>
          <w:b/>
          <w:bCs/>
          <w:sz w:val="24"/>
          <w:szCs w:val="24"/>
        </w:rPr>
        <w:t xml:space="preserve"> 1901575</w:t>
      </w:r>
    </w:p>
    <w:p w14:paraId="44D19A45" w14:textId="5E1EC959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5E1F4A13" w14:textId="7169A692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7D282FEA" w14:textId="09C30E09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AFE23A6" w14:textId="22AA4982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79D2CE86" w14:textId="2749E3C4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58B39E0F" w14:textId="7DC386B4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38992BA" w14:textId="17BE3303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PROJETO OPE: </w:t>
      </w:r>
      <w:r w:rsidRPr="000739F1">
        <w:rPr>
          <w:rFonts w:ascii="Arial" w:hAnsi="Arial" w:cs="Arial"/>
          <w:b/>
          <w:bCs/>
          <w:sz w:val="24"/>
          <w:szCs w:val="24"/>
        </w:rPr>
        <w:t>Modernização e otimização de Banco de dados em MS – Access</w:t>
      </w:r>
    </w:p>
    <w:p w14:paraId="05B04A7A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61A99911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5042D52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090146C1" w14:textId="71DFB388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2DF75474" w14:textId="046FBD49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DBD5683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66AC2771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357FE01F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32F3891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4B58A98A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27D9BAF4" w14:textId="77777777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1984D108" w14:textId="66E5F3A3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>São Paulo</w:t>
      </w:r>
    </w:p>
    <w:p w14:paraId="76B7C13B" w14:textId="1CAC5738" w:rsidR="000739F1" w:rsidRDefault="000739F1" w:rsidP="000739F1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0739F1">
        <w:rPr>
          <w:rFonts w:ascii="Arial" w:hAnsi="Arial" w:cs="Arial"/>
          <w:b/>
          <w:bCs/>
          <w:sz w:val="24"/>
          <w:szCs w:val="24"/>
        </w:rPr>
        <w:t>20</w:t>
      </w:r>
      <w:r w:rsidR="00273F16">
        <w:rPr>
          <w:rFonts w:ascii="Arial" w:hAnsi="Arial" w:cs="Arial"/>
          <w:b/>
          <w:bCs/>
          <w:sz w:val="24"/>
          <w:szCs w:val="24"/>
        </w:rPr>
        <w:t>20</w:t>
      </w:r>
    </w:p>
    <w:p w14:paraId="13059BBF" w14:textId="64C90CD7" w:rsidR="000739F1" w:rsidRDefault="000739F1" w:rsidP="00F6280D">
      <w:pPr>
        <w:spacing w:after="0"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  <w:r w:rsidR="00F6280D" w:rsidRPr="00F6280D">
        <w:rPr>
          <w:rFonts w:ascii="Arial" w:hAnsi="Arial" w:cs="Arial"/>
          <w:b/>
          <w:bCs/>
          <w:sz w:val="24"/>
          <w:szCs w:val="24"/>
        </w:rPr>
        <w:lastRenderedPageBreak/>
        <w:t>LISTA DE ILUSTRAÇÕES</w:t>
      </w:r>
    </w:p>
    <w:p w14:paraId="5E06BD68" w14:textId="6B11642E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5A95FCFC" w14:textId="77777777" w:rsidR="00F6280D" w:rsidRP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F6280D">
        <w:rPr>
          <w:rFonts w:ascii="Arial" w:hAnsi="Arial" w:cs="Arial"/>
          <w:b/>
          <w:bCs/>
          <w:sz w:val="24"/>
          <w:szCs w:val="24"/>
        </w:rPr>
        <w:lastRenderedPageBreak/>
        <w:t>LISTA DE TABELAS</w:t>
      </w:r>
    </w:p>
    <w:p w14:paraId="3DE13792" w14:textId="041DB1E9" w:rsid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023EF145" w14:textId="43BA8B54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667FF640" w14:textId="153D36E5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bookmarkStart w:id="0" w:name="_GoBack"/>
      <w:bookmarkEnd w:id="0"/>
    </w:p>
    <w:p w14:paraId="61407293" w14:textId="5CE39171" w:rsid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F6280D">
        <w:rPr>
          <w:rFonts w:ascii="Arial" w:hAnsi="Arial" w:cs="Arial"/>
          <w:b/>
          <w:bCs/>
          <w:sz w:val="24"/>
          <w:szCs w:val="24"/>
        </w:rPr>
        <w:t>LISTA DE ABREVIATURAS E SIGLAS</w:t>
      </w:r>
    </w:p>
    <w:p w14:paraId="214F8720" w14:textId="77777777" w:rsidR="00152823" w:rsidRPr="00F6280D" w:rsidRDefault="00152823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</w:p>
    <w:bookmarkStart w:id="1" w:name="_MON_1646818778"/>
    <w:bookmarkEnd w:id="1"/>
    <w:p w14:paraId="40D491AD" w14:textId="3EB027FF" w:rsidR="001D1CB1" w:rsidRPr="001D1CB1" w:rsidRDefault="00290D21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object w:dxaOrig="9475" w:dyaOrig="2900" w14:anchorId="1C5848EC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75" type="#_x0000_t75" style="width:435.75pt;height:144.75pt" o:ole="">
            <v:imagedata r:id="rId8" o:title=""/>
          </v:shape>
          <o:OLEObject Type="Embed" ProgID="Excel.Sheet.12" ShapeID="_x0000_i1075" DrawAspect="Content" ObjectID="_1646819468" r:id="rId9"/>
        </w:object>
      </w:r>
    </w:p>
    <w:p w14:paraId="4AA221CE" w14:textId="3C87CD1C" w:rsidR="00F6280D" w:rsidRDefault="00F6280D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5C233FB0" w14:textId="77777777" w:rsidR="00F6280D" w:rsidRPr="00F6280D" w:rsidRDefault="00F6280D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  <w:r w:rsidRPr="00F6280D">
        <w:rPr>
          <w:rFonts w:ascii="Arial" w:hAnsi="Arial" w:cs="Arial"/>
          <w:b/>
          <w:bCs/>
          <w:sz w:val="24"/>
          <w:szCs w:val="24"/>
        </w:rPr>
        <w:lastRenderedPageBreak/>
        <w:t>SUMÁRIO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eastAsia="en-US"/>
        </w:rPr>
        <w:id w:val="101457436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8A21CAD" w14:textId="488EDF30" w:rsidR="006A4E0B" w:rsidRDefault="006A4E0B">
          <w:pPr>
            <w:pStyle w:val="CabealhodoSumrio"/>
          </w:pPr>
        </w:p>
        <w:p w14:paraId="5CD695BF" w14:textId="10473374" w:rsidR="00F51804" w:rsidRDefault="006A4E0B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r w:rsidRPr="006A4E0B">
            <w:rPr>
              <w:rFonts w:ascii="Arial" w:hAnsi="Arial" w:cs="Arial"/>
              <w:sz w:val="24"/>
              <w:szCs w:val="24"/>
            </w:rPr>
            <w:fldChar w:fldCharType="begin"/>
          </w:r>
          <w:r w:rsidRPr="006A4E0B">
            <w:rPr>
              <w:rFonts w:ascii="Arial" w:hAnsi="Arial" w:cs="Arial"/>
              <w:sz w:val="24"/>
              <w:szCs w:val="24"/>
            </w:rPr>
            <w:instrText xml:space="preserve"> TOC \o "1-3" \h \z \u </w:instrText>
          </w:r>
          <w:r w:rsidRPr="006A4E0B">
            <w:rPr>
              <w:rFonts w:ascii="Arial" w:hAnsi="Arial" w:cs="Arial"/>
              <w:sz w:val="24"/>
              <w:szCs w:val="24"/>
            </w:rPr>
            <w:fldChar w:fldCharType="separate"/>
          </w:r>
          <w:hyperlink w:anchor="_Toc36202110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1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INTRODUÇÃ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0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2F3BA4CB" w14:textId="4E27D86F" w:rsidR="00F51804" w:rsidRDefault="00542FF4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1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2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OBJETIV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1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1E2DC282" w14:textId="45030027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2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1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Objetivo Geral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2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5C8BC8FF" w14:textId="1F98B1A4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3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2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Objetivo Específicos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3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79AABB52" w14:textId="192C6954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4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3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Justificativa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4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25E12D14" w14:textId="1B593864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5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2.4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Estrutura do Trabalh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5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4A8B2E82" w14:textId="3411480A" w:rsidR="00F51804" w:rsidRDefault="00542FF4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6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3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DETALHAMENT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6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58840DB0" w14:textId="67DE0353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7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1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Tema Projeto: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7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6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5D0DF852" w14:textId="674F7B7A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8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2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Qual o problema Real?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8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7BFC4464" w14:textId="28313AB4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19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3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Possíveis causas?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19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17D8B208" w14:textId="08DD1938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0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4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Qual a Resposta?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0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6F32A090" w14:textId="6DA8EACD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1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5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Definir um plano do que será feit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1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0446B558" w14:textId="5872F65B" w:rsidR="00F51804" w:rsidRDefault="00542FF4">
          <w:pPr>
            <w:pStyle w:val="Sumrio2"/>
            <w:tabs>
              <w:tab w:val="left" w:pos="88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2" w:history="1">
            <w:r w:rsidR="00F51804" w:rsidRPr="001A19A6">
              <w:rPr>
                <w:rStyle w:val="Hyperlink"/>
                <w:rFonts w:ascii="Arial" w:hAnsi="Arial" w:cs="Arial"/>
                <w:noProof/>
              </w:rPr>
              <w:t>3.6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noProof/>
              </w:rPr>
              <w:t>Desenhar um modelo lógico e físico para esta solução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2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27A79C5B" w14:textId="412DF7AA" w:rsidR="00F51804" w:rsidRDefault="00542FF4">
          <w:pPr>
            <w:pStyle w:val="Sumrio1"/>
            <w:tabs>
              <w:tab w:val="left" w:pos="440"/>
              <w:tab w:val="right" w:leader="dot" w:pos="9061"/>
            </w:tabs>
            <w:rPr>
              <w:rFonts w:eastAsiaTheme="minorEastAsia"/>
              <w:noProof/>
              <w:lang w:eastAsia="pt-BR"/>
            </w:rPr>
          </w:pPr>
          <w:hyperlink w:anchor="_Toc36202123" w:history="1"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4.</w:t>
            </w:r>
            <w:r w:rsidR="00F51804">
              <w:rPr>
                <w:rFonts w:eastAsiaTheme="minorEastAsia"/>
                <w:noProof/>
                <w:lang w:eastAsia="pt-BR"/>
              </w:rPr>
              <w:tab/>
            </w:r>
            <w:r w:rsidR="00F51804" w:rsidRPr="001A19A6">
              <w:rPr>
                <w:rStyle w:val="Hyperlink"/>
                <w:rFonts w:ascii="Arial" w:hAnsi="Arial" w:cs="Arial"/>
                <w:b/>
                <w:bCs/>
                <w:noProof/>
              </w:rPr>
              <w:t>REFERÊNCIAS</w:t>
            </w:r>
            <w:r w:rsidR="00F51804">
              <w:rPr>
                <w:noProof/>
                <w:webHidden/>
              </w:rPr>
              <w:tab/>
            </w:r>
            <w:r w:rsidR="00F51804">
              <w:rPr>
                <w:noProof/>
                <w:webHidden/>
              </w:rPr>
              <w:fldChar w:fldCharType="begin"/>
            </w:r>
            <w:r w:rsidR="00F51804">
              <w:rPr>
                <w:noProof/>
                <w:webHidden/>
              </w:rPr>
              <w:instrText xml:space="preserve"> PAGEREF _Toc36202123 \h </w:instrText>
            </w:r>
            <w:r w:rsidR="00F51804">
              <w:rPr>
                <w:noProof/>
                <w:webHidden/>
              </w:rPr>
            </w:r>
            <w:r w:rsidR="00F51804">
              <w:rPr>
                <w:noProof/>
                <w:webHidden/>
              </w:rPr>
              <w:fldChar w:fldCharType="separate"/>
            </w:r>
            <w:r w:rsidR="0011142F">
              <w:rPr>
                <w:noProof/>
                <w:webHidden/>
              </w:rPr>
              <w:t>7</w:t>
            </w:r>
            <w:r w:rsidR="00F51804">
              <w:rPr>
                <w:noProof/>
                <w:webHidden/>
              </w:rPr>
              <w:fldChar w:fldCharType="end"/>
            </w:r>
          </w:hyperlink>
        </w:p>
        <w:p w14:paraId="1E32C74E" w14:textId="6426090D" w:rsidR="006A4E0B" w:rsidRDefault="006A4E0B">
          <w:r w:rsidRPr="006A4E0B">
            <w:rPr>
              <w:rFonts w:ascii="Arial" w:hAnsi="Arial" w:cs="Arial"/>
              <w:b/>
              <w:bCs/>
              <w:sz w:val="24"/>
              <w:szCs w:val="24"/>
            </w:rPr>
            <w:fldChar w:fldCharType="end"/>
          </w:r>
        </w:p>
      </w:sdtContent>
    </w:sdt>
    <w:p w14:paraId="6E33B74E" w14:textId="77777777" w:rsidR="006A4E0B" w:rsidRDefault="006A4E0B" w:rsidP="00F6280D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763CDCB9" w14:textId="77777777" w:rsidR="006A4E0B" w:rsidRDefault="006A4E0B">
      <w:pPr>
        <w:rPr>
          <w:rFonts w:ascii="Arial" w:hAnsi="Arial" w:cs="Arial"/>
          <w:b/>
          <w:bCs/>
          <w:sz w:val="24"/>
          <w:szCs w:val="24"/>
        </w:rPr>
        <w:sectPr w:rsidR="006A4E0B" w:rsidSect="00291C79">
          <w:headerReference w:type="default" r:id="rId10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7B557549" w14:textId="37112CEA" w:rsidR="00F6280D" w:rsidRDefault="00EE065E" w:rsidP="00310031">
      <w:pPr>
        <w:pStyle w:val="PargrafodaLista"/>
        <w:numPr>
          <w:ilvl w:val="0"/>
          <w:numId w:val="1"/>
        </w:numPr>
        <w:spacing w:after="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2" w:name="_Toc36202110"/>
      <w:r>
        <w:rPr>
          <w:rFonts w:ascii="Arial" w:hAnsi="Arial" w:cs="Arial"/>
          <w:b/>
          <w:bCs/>
          <w:sz w:val="24"/>
          <w:szCs w:val="24"/>
        </w:rPr>
        <w:lastRenderedPageBreak/>
        <w:t>INTRODUÇÃO</w:t>
      </w:r>
      <w:bookmarkEnd w:id="2"/>
    </w:p>
    <w:p w14:paraId="377196CD" w14:textId="1BE0FA1B" w:rsidR="00D90633" w:rsidRPr="00D90633" w:rsidRDefault="00D90633" w:rsidP="00F460F4">
      <w:p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D90633">
        <w:rPr>
          <w:rFonts w:ascii="Arial" w:hAnsi="Arial" w:cs="Arial"/>
          <w:sz w:val="24"/>
          <w:szCs w:val="24"/>
        </w:rPr>
        <w:t>O Trabalho de Curso (TC) é um projeto realizado por um grupo de alunos, supervisionado por um professor responsável, com o objetivo de desenvolver um trabalho de síntese e integração de habilidades e competências do currículo do curso específico. O Trabalho de Curso será formalizado em quatro etapas:</w:t>
      </w:r>
      <w:r w:rsidR="005F4E6F">
        <w:rPr>
          <w:rFonts w:ascii="Arial" w:hAnsi="Arial" w:cs="Arial"/>
          <w:sz w:val="24"/>
          <w:szCs w:val="24"/>
        </w:rPr>
        <w:fldChar w:fldCharType="begin"/>
      </w:r>
      <w:r w:rsidR="002A56D7">
        <w:rPr>
          <w:rFonts w:ascii="Arial" w:hAnsi="Arial" w:cs="Arial"/>
          <w:sz w:val="24"/>
          <w:szCs w:val="24"/>
        </w:rPr>
        <w:instrText xml:space="preserve"> ADDIN ZOTERO_ITEM CSL_CITATION {"citationID":"bpjfYtnL","properties":{"formattedCitation":"(FIT, 2020)","plainCitation":"(FIT, 2020)","noteIndex":0},"citationItems":[{"id":137,"uris":["http://zotero.org/users/2358427/items/ARBT8BHB"],"uri":["http://zotero.org/users/2358427/items/ARBT8BHB"],"itemData":{"id":137,"type":"webpage","title":"Área do Aluno - Faculdade Impacta","URL":"https://account.impacta.edu.br/aluno/superiores-tecnologia.php","author":[{"family":"FIT","given":""}],"accessed":{"date-parts":[["2020",3,27]]},"issued":{"date-parts":[["2020"]]}}}],"schema":"https://github.com/citation-style-language/schema/raw/master/csl-citation.json"} </w:instrText>
      </w:r>
      <w:r w:rsidR="005F4E6F">
        <w:rPr>
          <w:rFonts w:ascii="Arial" w:hAnsi="Arial" w:cs="Arial"/>
          <w:sz w:val="24"/>
          <w:szCs w:val="24"/>
        </w:rPr>
        <w:fldChar w:fldCharType="separate"/>
      </w:r>
      <w:r w:rsidR="002A56D7" w:rsidRPr="002A56D7">
        <w:rPr>
          <w:rFonts w:ascii="Arial" w:hAnsi="Arial" w:cs="Arial"/>
          <w:sz w:val="24"/>
        </w:rPr>
        <w:t>(FIT, 2020)</w:t>
      </w:r>
      <w:r w:rsidR="005F4E6F">
        <w:rPr>
          <w:rFonts w:ascii="Arial" w:hAnsi="Arial" w:cs="Arial"/>
          <w:sz w:val="24"/>
          <w:szCs w:val="24"/>
        </w:rPr>
        <w:fldChar w:fldCharType="end"/>
      </w:r>
      <w:r w:rsidR="00A25280">
        <w:rPr>
          <w:rFonts w:ascii="Arial" w:hAnsi="Arial" w:cs="Arial"/>
          <w:sz w:val="24"/>
          <w:szCs w:val="24"/>
        </w:rPr>
        <w:t xml:space="preserve"> </w:t>
      </w:r>
    </w:p>
    <w:p w14:paraId="3FA25D71" w14:textId="20E7B0FB" w:rsidR="00D90633" w:rsidRPr="00C42B9A" w:rsidRDefault="00D90633" w:rsidP="00F460F4">
      <w:pPr>
        <w:pStyle w:val="PargrafodaLista"/>
        <w:numPr>
          <w:ilvl w:val="0"/>
          <w:numId w:val="3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 xml:space="preserve">Documentação, que consiste </w:t>
      </w:r>
      <w:proofErr w:type="gramStart"/>
      <w:r w:rsidRPr="00C42B9A">
        <w:rPr>
          <w:rFonts w:ascii="Arial" w:hAnsi="Arial" w:cs="Arial"/>
          <w:sz w:val="24"/>
          <w:szCs w:val="24"/>
        </w:rPr>
        <w:t>de</w:t>
      </w:r>
      <w:proofErr w:type="gramEnd"/>
      <w:r w:rsidRPr="00C42B9A">
        <w:rPr>
          <w:rFonts w:ascii="Arial" w:hAnsi="Arial" w:cs="Arial"/>
          <w:sz w:val="24"/>
          <w:szCs w:val="24"/>
        </w:rPr>
        <w:t xml:space="preserve"> pesquisa bibliográfica, laboratorial ou de campo e de relatórios de todas as etapas do projeto, utilizando-se normas técnicas reconhecidas e autorizadas pela Coordenação do Curso;</w:t>
      </w:r>
    </w:p>
    <w:p w14:paraId="18562F31" w14:textId="737D587C" w:rsidR="00D90633" w:rsidRPr="00C42B9A" w:rsidRDefault="00D90633" w:rsidP="00F460F4">
      <w:pPr>
        <w:pStyle w:val="PargrafodaLista"/>
        <w:numPr>
          <w:ilvl w:val="0"/>
          <w:numId w:val="3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 xml:space="preserve">Produto ou Projeto a </w:t>
      </w:r>
      <w:proofErr w:type="gramStart"/>
      <w:r w:rsidRPr="00C42B9A">
        <w:rPr>
          <w:rFonts w:ascii="Arial" w:hAnsi="Arial" w:cs="Arial"/>
          <w:sz w:val="24"/>
          <w:szCs w:val="24"/>
        </w:rPr>
        <w:t>ser Implementado</w:t>
      </w:r>
      <w:proofErr w:type="gramEnd"/>
      <w:r w:rsidRPr="00C42B9A">
        <w:rPr>
          <w:rFonts w:ascii="Arial" w:hAnsi="Arial" w:cs="Arial"/>
          <w:sz w:val="24"/>
          <w:szCs w:val="24"/>
        </w:rPr>
        <w:t>, que consiste em uma proposta prática para solucionar um problema técnico-profissional, tecnológico ou técnico-científico;</w:t>
      </w:r>
    </w:p>
    <w:p w14:paraId="3C7B6C22" w14:textId="1D62397F" w:rsidR="00D90633" w:rsidRPr="00C42B9A" w:rsidRDefault="00D90633" w:rsidP="00F460F4">
      <w:pPr>
        <w:pStyle w:val="PargrafodaLista"/>
        <w:numPr>
          <w:ilvl w:val="0"/>
          <w:numId w:val="3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 xml:space="preserve">Apresentação do Produto ou Projeto, que consiste </w:t>
      </w:r>
      <w:proofErr w:type="gramStart"/>
      <w:r w:rsidRPr="00C42B9A">
        <w:rPr>
          <w:rFonts w:ascii="Arial" w:hAnsi="Arial" w:cs="Arial"/>
          <w:sz w:val="24"/>
          <w:szCs w:val="24"/>
        </w:rPr>
        <w:t>da</w:t>
      </w:r>
      <w:proofErr w:type="gramEnd"/>
      <w:r w:rsidRPr="00C42B9A">
        <w:rPr>
          <w:rFonts w:ascii="Arial" w:hAnsi="Arial" w:cs="Arial"/>
          <w:sz w:val="24"/>
          <w:szCs w:val="24"/>
        </w:rPr>
        <w:t xml:space="preserve"> justificativa, metodologia e/ou protótipo do produto ou projeto implementado;</w:t>
      </w:r>
    </w:p>
    <w:p w14:paraId="1CF27192" w14:textId="5C4480F2" w:rsidR="00E9486C" w:rsidRDefault="00D90633" w:rsidP="00F460F4">
      <w:pPr>
        <w:pStyle w:val="PargrafodaLista"/>
        <w:numPr>
          <w:ilvl w:val="0"/>
          <w:numId w:val="2"/>
        </w:numPr>
        <w:spacing w:before="120" w:after="120" w:line="360" w:lineRule="auto"/>
        <w:jc w:val="both"/>
        <w:rPr>
          <w:rFonts w:ascii="Arial" w:hAnsi="Arial" w:cs="Arial"/>
          <w:sz w:val="24"/>
          <w:szCs w:val="24"/>
        </w:rPr>
      </w:pPr>
      <w:r w:rsidRPr="00C42B9A">
        <w:rPr>
          <w:rFonts w:ascii="Arial" w:hAnsi="Arial" w:cs="Arial"/>
          <w:sz w:val="24"/>
          <w:szCs w:val="24"/>
        </w:rPr>
        <w:t>Avaliação e Parecer da Banca, que será composta pelo Coordenador do Curso, Professor Orientador e Convidado(s).</w:t>
      </w:r>
    </w:p>
    <w:p w14:paraId="182CB9FB" w14:textId="77777777" w:rsidR="00183627" w:rsidRPr="00183627" w:rsidRDefault="00183627" w:rsidP="00183627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5823479E" w14:textId="1639F5D3" w:rsidR="00C42B9A" w:rsidRPr="00183627" w:rsidRDefault="00183627" w:rsidP="00183627">
      <w:pPr>
        <w:pStyle w:val="PargrafodaLista"/>
        <w:numPr>
          <w:ilvl w:val="0"/>
          <w:numId w:val="1"/>
        </w:numPr>
        <w:spacing w:after="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3" w:name="_Toc36202111"/>
      <w:r w:rsidRPr="00183627">
        <w:rPr>
          <w:rFonts w:ascii="Arial" w:hAnsi="Arial" w:cs="Arial"/>
          <w:b/>
          <w:bCs/>
          <w:sz w:val="24"/>
          <w:szCs w:val="24"/>
        </w:rPr>
        <w:t>OBJETIVO</w:t>
      </w:r>
      <w:bookmarkEnd w:id="3"/>
    </w:p>
    <w:p w14:paraId="17D4C370" w14:textId="77777777" w:rsidR="00AA31CE" w:rsidRDefault="00AA31CE" w:rsidP="00AA31CE">
      <w:pPr>
        <w:pStyle w:val="PargrafodaLista"/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</w:p>
    <w:p w14:paraId="3AB01424" w14:textId="53DF891D" w:rsidR="00183627" w:rsidRDefault="005C752E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4" w:name="_Toc36202112"/>
      <w:r>
        <w:rPr>
          <w:rFonts w:ascii="Arial" w:hAnsi="Arial" w:cs="Arial"/>
          <w:sz w:val="24"/>
          <w:szCs w:val="24"/>
        </w:rPr>
        <w:t>Objetivo G</w:t>
      </w:r>
      <w:r w:rsidR="00961899">
        <w:rPr>
          <w:rFonts w:ascii="Arial" w:hAnsi="Arial" w:cs="Arial"/>
          <w:sz w:val="24"/>
          <w:szCs w:val="24"/>
        </w:rPr>
        <w:t>eral</w:t>
      </w:r>
      <w:bookmarkEnd w:id="4"/>
    </w:p>
    <w:p w14:paraId="419C0F94" w14:textId="77777777" w:rsidR="009A5085" w:rsidRDefault="009A5085" w:rsidP="009A5085">
      <w:pPr>
        <w:pStyle w:val="PargrafodaLista"/>
        <w:spacing w:beforeLines="120" w:before="288" w:afterLines="120" w:after="288" w:line="360" w:lineRule="auto"/>
        <w:ind w:left="0"/>
        <w:rPr>
          <w:rFonts w:ascii="Arial" w:hAnsi="Arial" w:cs="Arial"/>
          <w:sz w:val="24"/>
          <w:szCs w:val="24"/>
        </w:rPr>
      </w:pPr>
    </w:p>
    <w:p w14:paraId="1C99DF68" w14:textId="4F0FBFFB" w:rsidR="00AA31CE" w:rsidRDefault="00961899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5" w:name="_Toc36202113"/>
      <w:r>
        <w:rPr>
          <w:rFonts w:ascii="Arial" w:hAnsi="Arial" w:cs="Arial"/>
          <w:sz w:val="24"/>
          <w:szCs w:val="24"/>
        </w:rPr>
        <w:t>Objetivo Específicos</w:t>
      </w:r>
      <w:bookmarkEnd w:id="5"/>
    </w:p>
    <w:p w14:paraId="2A44DB13" w14:textId="77777777" w:rsidR="006A7DA0" w:rsidRDefault="006A7DA0" w:rsidP="006A7DA0">
      <w:pPr>
        <w:pStyle w:val="PargrafodaLista"/>
        <w:spacing w:beforeLines="120" w:before="288" w:afterLines="120" w:after="288" w:line="360" w:lineRule="auto"/>
        <w:ind w:left="0"/>
        <w:rPr>
          <w:rFonts w:ascii="Arial" w:hAnsi="Arial" w:cs="Arial"/>
          <w:sz w:val="24"/>
          <w:szCs w:val="24"/>
        </w:rPr>
      </w:pPr>
    </w:p>
    <w:p w14:paraId="53C7BBB8" w14:textId="4A118678" w:rsidR="009B1D1C" w:rsidRDefault="00783227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6" w:name="_Toc36202114"/>
      <w:r>
        <w:rPr>
          <w:rFonts w:ascii="Arial" w:hAnsi="Arial" w:cs="Arial"/>
          <w:sz w:val="24"/>
          <w:szCs w:val="24"/>
        </w:rPr>
        <w:t>Justificativa</w:t>
      </w:r>
      <w:bookmarkEnd w:id="6"/>
    </w:p>
    <w:p w14:paraId="1CC4124C" w14:textId="77777777" w:rsidR="00783227" w:rsidRPr="00783227" w:rsidRDefault="00783227" w:rsidP="006A7DA0">
      <w:pPr>
        <w:pStyle w:val="PargrafodaLista"/>
        <w:spacing w:beforeLines="120" w:before="288" w:afterLines="120" w:after="288" w:line="360" w:lineRule="auto"/>
        <w:ind w:left="0"/>
        <w:rPr>
          <w:rFonts w:ascii="Arial" w:hAnsi="Arial" w:cs="Arial"/>
          <w:sz w:val="24"/>
          <w:szCs w:val="24"/>
        </w:rPr>
      </w:pPr>
    </w:p>
    <w:p w14:paraId="1D6091BF" w14:textId="08627C64" w:rsidR="00783227" w:rsidRPr="006A7DA0" w:rsidRDefault="006A7DA0" w:rsidP="009A5085">
      <w:pPr>
        <w:pStyle w:val="PargrafodaLista"/>
        <w:numPr>
          <w:ilvl w:val="1"/>
          <w:numId w:val="1"/>
        </w:numPr>
        <w:spacing w:beforeLines="120" w:before="288" w:afterLines="120" w:after="288" w:line="360" w:lineRule="auto"/>
        <w:ind w:left="0" w:firstLine="0"/>
        <w:outlineLvl w:val="1"/>
        <w:rPr>
          <w:rFonts w:ascii="Arial" w:hAnsi="Arial" w:cs="Arial"/>
          <w:sz w:val="24"/>
          <w:szCs w:val="24"/>
        </w:rPr>
      </w:pPr>
      <w:bookmarkStart w:id="7" w:name="_Toc36202115"/>
      <w:r>
        <w:rPr>
          <w:rFonts w:ascii="Arial" w:hAnsi="Arial" w:cs="Arial"/>
          <w:sz w:val="24"/>
          <w:szCs w:val="24"/>
        </w:rPr>
        <w:t>Estrutura do Trabalho</w:t>
      </w:r>
      <w:bookmarkEnd w:id="7"/>
    </w:p>
    <w:p w14:paraId="49F1A24B" w14:textId="77777777" w:rsidR="009B1D1C" w:rsidRPr="009B1D1C" w:rsidRDefault="009B1D1C" w:rsidP="009B1D1C">
      <w:pPr>
        <w:spacing w:before="120" w:after="120" w:line="360" w:lineRule="auto"/>
        <w:outlineLvl w:val="1"/>
        <w:rPr>
          <w:rFonts w:ascii="Arial" w:hAnsi="Arial" w:cs="Arial"/>
          <w:sz w:val="24"/>
          <w:szCs w:val="24"/>
        </w:rPr>
      </w:pPr>
    </w:p>
    <w:p w14:paraId="1961ABE9" w14:textId="16B3B3E6" w:rsidR="006A260A" w:rsidRPr="006A260A" w:rsidRDefault="006A260A" w:rsidP="006A260A">
      <w:pPr>
        <w:pStyle w:val="PargrafodaLista"/>
        <w:numPr>
          <w:ilvl w:val="0"/>
          <w:numId w:val="1"/>
        </w:numPr>
        <w:spacing w:after="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8" w:name="_Toc36202116"/>
      <w:r w:rsidRPr="006A260A">
        <w:rPr>
          <w:rFonts w:ascii="Arial" w:hAnsi="Arial" w:cs="Arial"/>
          <w:b/>
          <w:bCs/>
          <w:sz w:val="24"/>
          <w:szCs w:val="24"/>
        </w:rPr>
        <w:t>DETALHAMENTO</w:t>
      </w:r>
      <w:bookmarkEnd w:id="8"/>
    </w:p>
    <w:p w14:paraId="530CD65F" w14:textId="77777777" w:rsidR="006A260A" w:rsidRPr="006A260A" w:rsidRDefault="006A260A" w:rsidP="006A260A">
      <w:pPr>
        <w:pStyle w:val="PargrafodaLista"/>
        <w:rPr>
          <w:rFonts w:ascii="Arial" w:hAnsi="Arial" w:cs="Arial"/>
          <w:sz w:val="24"/>
          <w:szCs w:val="24"/>
        </w:rPr>
      </w:pPr>
    </w:p>
    <w:p w14:paraId="6E67E504" w14:textId="03380ED5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9" w:name="_Toc36202117"/>
      <w:r w:rsidRPr="001E19B3">
        <w:rPr>
          <w:rFonts w:ascii="Arial" w:hAnsi="Arial" w:cs="Arial"/>
          <w:sz w:val="24"/>
          <w:szCs w:val="24"/>
        </w:rPr>
        <w:t>Tema Projeto:</w:t>
      </w:r>
      <w:bookmarkEnd w:id="9"/>
    </w:p>
    <w:p w14:paraId="22C9C1BE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Modernização e otimização de Banco de dados em MS – Access</w:t>
      </w:r>
    </w:p>
    <w:p w14:paraId="311A5018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597F79CA" w14:textId="74A36C2A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0" w:name="_Toc36202118"/>
      <w:r w:rsidRPr="001E19B3">
        <w:rPr>
          <w:rFonts w:ascii="Arial" w:hAnsi="Arial" w:cs="Arial"/>
          <w:sz w:val="24"/>
          <w:szCs w:val="24"/>
        </w:rPr>
        <w:lastRenderedPageBreak/>
        <w:t>Qual o problema Real?</w:t>
      </w:r>
      <w:bookmarkEnd w:id="10"/>
    </w:p>
    <w:p w14:paraId="0A7028C1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Não é um SGBD de multiusuário, tem limitação de memória de 2 Gb, e baixa performance.</w:t>
      </w:r>
    </w:p>
    <w:p w14:paraId="0BD83CF2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01A6D8AC" w14:textId="69CBECAE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1" w:name="_Toc36202119"/>
      <w:r w:rsidRPr="001E19B3">
        <w:rPr>
          <w:rFonts w:ascii="Arial" w:hAnsi="Arial" w:cs="Arial"/>
          <w:sz w:val="24"/>
          <w:szCs w:val="24"/>
        </w:rPr>
        <w:t>Possíveis causas?</w:t>
      </w:r>
      <w:bookmarkEnd w:id="11"/>
    </w:p>
    <w:p w14:paraId="78D30045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Crescimento da base de dados.</w:t>
      </w:r>
    </w:p>
    <w:p w14:paraId="51BE4357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0B2A31C2" w14:textId="18BAACAB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2" w:name="_Toc36202120"/>
      <w:r w:rsidRPr="001E19B3">
        <w:rPr>
          <w:rFonts w:ascii="Arial" w:hAnsi="Arial" w:cs="Arial"/>
          <w:sz w:val="24"/>
          <w:szCs w:val="24"/>
        </w:rPr>
        <w:t>Qual a Resposta?</w:t>
      </w:r>
      <w:bookmarkEnd w:id="12"/>
    </w:p>
    <w:p w14:paraId="6CC38816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 xml:space="preserve">Migração para um banco SQL </w:t>
      </w:r>
    </w:p>
    <w:p w14:paraId="24489F11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110B1862" w14:textId="078DC36E" w:rsidR="000C3738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3" w:name="_Toc36202121"/>
      <w:r w:rsidRPr="001E19B3">
        <w:rPr>
          <w:rFonts w:ascii="Arial" w:hAnsi="Arial" w:cs="Arial"/>
          <w:sz w:val="24"/>
          <w:szCs w:val="24"/>
        </w:rPr>
        <w:t>Definir um plano do que será feito</w:t>
      </w:r>
      <w:bookmarkEnd w:id="13"/>
    </w:p>
    <w:p w14:paraId="71B32CD5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>Levantamento junto aos usuários das necessidades individuais do grupo, levantamento de novos requisitos, verificação da documentação.</w:t>
      </w:r>
    </w:p>
    <w:p w14:paraId="01CBE14B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 w:rsidRPr="001E19B3">
        <w:rPr>
          <w:rFonts w:ascii="Arial" w:hAnsi="Arial" w:cs="Arial"/>
          <w:sz w:val="24"/>
          <w:szCs w:val="24"/>
        </w:rPr>
        <w:t xml:space="preserve">Será analisado o banco MS - Access para verificação de dados redundantes, normalização das tabelas e migração para SQL </w:t>
      </w:r>
    </w:p>
    <w:p w14:paraId="4AF982EB" w14:textId="77777777" w:rsidR="000C3738" w:rsidRPr="001E19B3" w:rsidRDefault="000C3738" w:rsidP="000C3738">
      <w:pPr>
        <w:spacing w:before="120" w:after="120" w:line="360" w:lineRule="auto"/>
        <w:rPr>
          <w:rFonts w:ascii="Arial" w:hAnsi="Arial" w:cs="Arial"/>
          <w:sz w:val="24"/>
          <w:szCs w:val="24"/>
        </w:rPr>
      </w:pPr>
    </w:p>
    <w:p w14:paraId="7F2482C9" w14:textId="77C1E40A" w:rsidR="00170B6D" w:rsidRPr="001E19B3" w:rsidRDefault="000C3738" w:rsidP="00BA274B">
      <w:pPr>
        <w:pStyle w:val="PargrafodaLista"/>
        <w:numPr>
          <w:ilvl w:val="1"/>
          <w:numId w:val="1"/>
        </w:numPr>
        <w:spacing w:before="120" w:after="120" w:line="360" w:lineRule="auto"/>
        <w:ind w:left="709"/>
        <w:outlineLvl w:val="1"/>
        <w:rPr>
          <w:rFonts w:ascii="Arial" w:hAnsi="Arial" w:cs="Arial"/>
          <w:sz w:val="24"/>
          <w:szCs w:val="24"/>
        </w:rPr>
      </w:pPr>
      <w:bookmarkStart w:id="14" w:name="_Toc36202122"/>
      <w:r w:rsidRPr="001E19B3">
        <w:rPr>
          <w:rFonts w:ascii="Arial" w:hAnsi="Arial" w:cs="Arial"/>
          <w:sz w:val="24"/>
          <w:szCs w:val="24"/>
        </w:rPr>
        <w:t>Desenhar um modelo lógico e físico para esta solução</w:t>
      </w:r>
      <w:bookmarkEnd w:id="14"/>
    </w:p>
    <w:p w14:paraId="3B73881E" w14:textId="2C9016FA" w:rsidR="00FD29B8" w:rsidRPr="00FD29B8" w:rsidRDefault="00C2019A" w:rsidP="00FD29B8">
      <w:pPr>
        <w:spacing w:before="120" w:after="12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FD29B8" w:rsidRPr="00FD29B8">
        <w:rPr>
          <w:rFonts w:ascii="Arial" w:hAnsi="Arial" w:cs="Arial"/>
          <w:sz w:val="24"/>
          <w:szCs w:val="24"/>
        </w:rPr>
        <w:t>.</w:t>
      </w:r>
    </w:p>
    <w:p w14:paraId="64563C75" w14:textId="77777777" w:rsidR="006948AE" w:rsidRPr="006948AE" w:rsidRDefault="006948AE" w:rsidP="006948AE">
      <w:pPr>
        <w:pStyle w:val="PargrafodaLista"/>
        <w:spacing w:after="0" w:line="360" w:lineRule="auto"/>
        <w:ind w:left="0"/>
        <w:outlineLvl w:val="0"/>
        <w:rPr>
          <w:rFonts w:ascii="Arial" w:hAnsi="Arial" w:cs="Arial"/>
          <w:b/>
          <w:bCs/>
          <w:sz w:val="24"/>
          <w:szCs w:val="24"/>
        </w:rPr>
      </w:pPr>
    </w:p>
    <w:p w14:paraId="5BFC0F7F" w14:textId="68876442" w:rsidR="007759E6" w:rsidRDefault="00EE065E" w:rsidP="007759E6">
      <w:pPr>
        <w:pStyle w:val="PargrafodaLista"/>
        <w:numPr>
          <w:ilvl w:val="0"/>
          <w:numId w:val="1"/>
        </w:numPr>
        <w:spacing w:before="120" w:after="120" w:line="360" w:lineRule="auto"/>
        <w:ind w:left="0" w:firstLine="0"/>
        <w:outlineLvl w:val="0"/>
        <w:rPr>
          <w:rFonts w:ascii="Arial" w:hAnsi="Arial" w:cs="Arial"/>
          <w:b/>
          <w:bCs/>
          <w:sz w:val="24"/>
          <w:szCs w:val="24"/>
        </w:rPr>
      </w:pPr>
      <w:bookmarkStart w:id="15" w:name="_Toc36202123"/>
      <w:r w:rsidRPr="00C2019A">
        <w:rPr>
          <w:rFonts w:ascii="Arial" w:hAnsi="Arial" w:cs="Arial"/>
          <w:b/>
          <w:bCs/>
          <w:sz w:val="24"/>
          <w:szCs w:val="24"/>
        </w:rPr>
        <w:t>REFERÊNCIAS</w:t>
      </w:r>
      <w:bookmarkEnd w:id="15"/>
    </w:p>
    <w:p w14:paraId="7490949D" w14:textId="77777777" w:rsidR="003F02F5" w:rsidRPr="003F02F5" w:rsidRDefault="003F02F5" w:rsidP="003F02F5">
      <w:pPr>
        <w:pStyle w:val="Bibliografia"/>
        <w:rPr>
          <w:rFonts w:ascii="Arial" w:hAnsi="Arial" w:cs="Arial"/>
          <w:sz w:val="24"/>
        </w:rPr>
      </w:pPr>
      <w:r>
        <w:rPr>
          <w:rFonts w:ascii="Arial" w:hAnsi="Arial" w:cs="Arial"/>
          <w:b/>
          <w:bCs/>
        </w:rPr>
        <w:fldChar w:fldCharType="begin"/>
      </w:r>
      <w:r>
        <w:rPr>
          <w:rFonts w:ascii="Arial" w:hAnsi="Arial" w:cs="Arial"/>
          <w:b/>
          <w:bCs/>
        </w:rPr>
        <w:instrText xml:space="preserve"> ADDIN ZOTERO_BIBL {"uncited":[],"omitted":[],"custom":[]} CSL_BIBLIOGRAPHY </w:instrText>
      </w:r>
      <w:r>
        <w:rPr>
          <w:rFonts w:ascii="Arial" w:hAnsi="Arial" w:cs="Arial"/>
          <w:b/>
          <w:bCs/>
        </w:rPr>
        <w:fldChar w:fldCharType="separate"/>
      </w:r>
      <w:r w:rsidRPr="003F02F5">
        <w:rPr>
          <w:rFonts w:ascii="Arial" w:hAnsi="Arial" w:cs="Arial"/>
          <w:sz w:val="24"/>
        </w:rPr>
        <w:t xml:space="preserve">FIT. </w:t>
      </w:r>
      <w:r w:rsidRPr="003F02F5">
        <w:rPr>
          <w:rFonts w:ascii="Arial" w:hAnsi="Arial" w:cs="Arial"/>
          <w:b/>
          <w:bCs/>
          <w:sz w:val="24"/>
        </w:rPr>
        <w:t>Área do Aluno - Faculdade Impacta</w:t>
      </w:r>
      <w:r w:rsidRPr="003F02F5">
        <w:rPr>
          <w:rFonts w:ascii="Arial" w:hAnsi="Arial" w:cs="Arial"/>
          <w:sz w:val="24"/>
        </w:rPr>
        <w:t xml:space="preserve">. Disponível em: &lt;https://account.impacta.edu.br/aluno/superiores-tecnologia.php&gt;. Acesso em: 27 mar. 2020. </w:t>
      </w:r>
    </w:p>
    <w:p w14:paraId="6DEED43F" w14:textId="0ADCAF7F" w:rsidR="007759E6" w:rsidRPr="007759E6" w:rsidRDefault="003F02F5" w:rsidP="007759E6">
      <w:pPr>
        <w:spacing w:before="120" w:after="120" w:line="360" w:lineRule="auto"/>
        <w:outlineLvl w:val="0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fldChar w:fldCharType="end"/>
      </w:r>
    </w:p>
    <w:sectPr w:rsidR="007759E6" w:rsidRPr="007759E6" w:rsidSect="00291C79">
      <w:headerReference w:type="default" r:id="rId11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65E5CE" w14:textId="77777777" w:rsidR="00542FF4" w:rsidRDefault="00542FF4" w:rsidP="006A4E0B">
      <w:pPr>
        <w:spacing w:after="0" w:line="240" w:lineRule="auto"/>
      </w:pPr>
      <w:r>
        <w:separator/>
      </w:r>
    </w:p>
  </w:endnote>
  <w:endnote w:type="continuationSeparator" w:id="0">
    <w:p w14:paraId="3F8B0728" w14:textId="77777777" w:rsidR="00542FF4" w:rsidRDefault="00542FF4" w:rsidP="006A4E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3D34691" w14:textId="77777777" w:rsidR="00542FF4" w:rsidRDefault="00542FF4" w:rsidP="006A4E0B">
      <w:pPr>
        <w:spacing w:after="0" w:line="240" w:lineRule="auto"/>
      </w:pPr>
      <w:r>
        <w:separator/>
      </w:r>
    </w:p>
  </w:footnote>
  <w:footnote w:type="continuationSeparator" w:id="0">
    <w:p w14:paraId="30BF1687" w14:textId="77777777" w:rsidR="00542FF4" w:rsidRDefault="00542FF4" w:rsidP="006A4E0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2261FB" w14:textId="0DF957DD" w:rsidR="006A4E0B" w:rsidRDefault="006A4E0B">
    <w:pPr>
      <w:pStyle w:val="Cabealho"/>
      <w:jc w:val="right"/>
    </w:pPr>
  </w:p>
  <w:p w14:paraId="33808FAD" w14:textId="77777777" w:rsidR="006A4E0B" w:rsidRDefault="006A4E0B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450224"/>
      <w:docPartObj>
        <w:docPartGallery w:val="Page Numbers (Top of Page)"/>
        <w:docPartUnique/>
      </w:docPartObj>
    </w:sdtPr>
    <w:sdtEndPr/>
    <w:sdtContent>
      <w:p w14:paraId="23741034" w14:textId="77777777" w:rsidR="006A4E0B" w:rsidRDefault="006A4E0B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369E5AE1" w14:textId="77777777" w:rsidR="006A4E0B" w:rsidRDefault="006A4E0B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AC1292"/>
    <w:multiLevelType w:val="multilevel"/>
    <w:tmpl w:val="313AEA3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" w15:restartNumberingAfterBreak="0">
    <w:nsid w:val="1D115BAE"/>
    <w:multiLevelType w:val="hybridMultilevel"/>
    <w:tmpl w:val="F67A40A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F5E4A25"/>
    <w:multiLevelType w:val="hybridMultilevel"/>
    <w:tmpl w:val="7FD80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39F1"/>
    <w:rsid w:val="0001212F"/>
    <w:rsid w:val="00062FD8"/>
    <w:rsid w:val="000739F1"/>
    <w:rsid w:val="000C3738"/>
    <w:rsid w:val="0011142F"/>
    <w:rsid w:val="00130B85"/>
    <w:rsid w:val="00152823"/>
    <w:rsid w:val="00170B6D"/>
    <w:rsid w:val="00171A84"/>
    <w:rsid w:val="00183627"/>
    <w:rsid w:val="001D1CB1"/>
    <w:rsid w:val="001E19B3"/>
    <w:rsid w:val="00273F16"/>
    <w:rsid w:val="00290D21"/>
    <w:rsid w:val="00291C79"/>
    <w:rsid w:val="002A56D7"/>
    <w:rsid w:val="002F0929"/>
    <w:rsid w:val="00310031"/>
    <w:rsid w:val="003168D1"/>
    <w:rsid w:val="00370225"/>
    <w:rsid w:val="003911E8"/>
    <w:rsid w:val="003C6D12"/>
    <w:rsid w:val="003F02F5"/>
    <w:rsid w:val="00446C18"/>
    <w:rsid w:val="00513F7D"/>
    <w:rsid w:val="00542FF4"/>
    <w:rsid w:val="00581880"/>
    <w:rsid w:val="005C752E"/>
    <w:rsid w:val="005F4E6F"/>
    <w:rsid w:val="006948AE"/>
    <w:rsid w:val="006A260A"/>
    <w:rsid w:val="006A4E0B"/>
    <w:rsid w:val="006A7DA0"/>
    <w:rsid w:val="006D51BC"/>
    <w:rsid w:val="00724CF2"/>
    <w:rsid w:val="00767F00"/>
    <w:rsid w:val="007759E6"/>
    <w:rsid w:val="00783227"/>
    <w:rsid w:val="0084212A"/>
    <w:rsid w:val="00924D08"/>
    <w:rsid w:val="00934C09"/>
    <w:rsid w:val="00961899"/>
    <w:rsid w:val="009A5085"/>
    <w:rsid w:val="009B1D1C"/>
    <w:rsid w:val="00A25280"/>
    <w:rsid w:val="00A600A4"/>
    <w:rsid w:val="00AA31CE"/>
    <w:rsid w:val="00AD60B9"/>
    <w:rsid w:val="00B62E4C"/>
    <w:rsid w:val="00BA1EA0"/>
    <w:rsid w:val="00BA274B"/>
    <w:rsid w:val="00BD16E4"/>
    <w:rsid w:val="00C17590"/>
    <w:rsid w:val="00C2019A"/>
    <w:rsid w:val="00C42B9A"/>
    <w:rsid w:val="00C97EAE"/>
    <w:rsid w:val="00CD6D76"/>
    <w:rsid w:val="00D5498B"/>
    <w:rsid w:val="00D76D40"/>
    <w:rsid w:val="00D84D35"/>
    <w:rsid w:val="00D90633"/>
    <w:rsid w:val="00DB709F"/>
    <w:rsid w:val="00E9486C"/>
    <w:rsid w:val="00E94AEE"/>
    <w:rsid w:val="00EE065E"/>
    <w:rsid w:val="00F460F4"/>
    <w:rsid w:val="00F51804"/>
    <w:rsid w:val="00F6280D"/>
    <w:rsid w:val="00FD2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4E2A3DD"/>
  <w15:chartTrackingRefBased/>
  <w15:docId w15:val="{71DF94E4-35E5-4C1D-8C32-EB9BD1DC87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rsid w:val="006A4E0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6A4E0B"/>
    <w:pPr>
      <w:ind w:left="720"/>
      <w:contextualSpacing/>
    </w:pPr>
  </w:style>
  <w:style w:type="character" w:customStyle="1" w:styleId="Ttulo1Char">
    <w:name w:val="Título 1 Char"/>
    <w:basedOn w:val="Fontepargpadro"/>
    <w:link w:val="Ttulo1"/>
    <w:uiPriority w:val="9"/>
    <w:rsid w:val="006A4E0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abealhodoSumrio">
    <w:name w:val="TOC Heading"/>
    <w:basedOn w:val="Ttulo1"/>
    <w:next w:val="Normal"/>
    <w:uiPriority w:val="39"/>
    <w:unhideWhenUsed/>
    <w:qFormat/>
    <w:rsid w:val="006A4E0B"/>
    <w:pPr>
      <w:outlineLvl w:val="9"/>
    </w:pPr>
    <w:rPr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6A4E0B"/>
    <w:pPr>
      <w:spacing w:after="100"/>
    </w:pPr>
  </w:style>
  <w:style w:type="character" w:styleId="Hyperlink">
    <w:name w:val="Hyperlink"/>
    <w:basedOn w:val="Fontepargpadro"/>
    <w:uiPriority w:val="99"/>
    <w:unhideWhenUsed/>
    <w:rsid w:val="006A4E0B"/>
    <w:rPr>
      <w:color w:val="0563C1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6A4E0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4E0B"/>
  </w:style>
  <w:style w:type="paragraph" w:styleId="Rodap">
    <w:name w:val="footer"/>
    <w:basedOn w:val="Normal"/>
    <w:link w:val="RodapChar"/>
    <w:uiPriority w:val="99"/>
    <w:unhideWhenUsed/>
    <w:rsid w:val="006A4E0B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4E0B"/>
  </w:style>
  <w:style w:type="paragraph" w:styleId="Sumrio2">
    <w:name w:val="toc 2"/>
    <w:basedOn w:val="Normal"/>
    <w:next w:val="Normal"/>
    <w:autoRedefine/>
    <w:uiPriority w:val="39"/>
    <w:unhideWhenUsed/>
    <w:rsid w:val="00BA274B"/>
    <w:pPr>
      <w:spacing w:after="100"/>
      <w:ind w:left="220"/>
    </w:pPr>
  </w:style>
  <w:style w:type="paragraph" w:styleId="Bibliografia">
    <w:name w:val="Bibliography"/>
    <w:basedOn w:val="Normal"/>
    <w:next w:val="Normal"/>
    <w:uiPriority w:val="37"/>
    <w:unhideWhenUsed/>
    <w:rsid w:val="00D5498B"/>
    <w:pPr>
      <w:spacing w:line="240" w:lineRule="auto"/>
    </w:pPr>
  </w:style>
  <w:style w:type="table" w:styleId="Tabelacomgrade">
    <w:name w:val="Table Grid"/>
    <w:basedOn w:val="Tabelanormal"/>
    <w:uiPriority w:val="39"/>
    <w:rsid w:val="001D1CB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balo">
    <w:name w:val="Balloon Text"/>
    <w:basedOn w:val="Normal"/>
    <w:link w:val="TextodebaloChar"/>
    <w:uiPriority w:val="99"/>
    <w:semiHidden/>
    <w:unhideWhenUsed/>
    <w:rsid w:val="0011142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1142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package" Target="embeddings/Microsoft_Excel_Worksheet.xlsx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6941F3-0C97-4A58-84FE-AB251DE6BD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1</TotalTime>
  <Pages>7</Pages>
  <Words>655</Words>
  <Characters>3540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mar Hirata</dc:creator>
  <cp:keywords/>
  <dc:description/>
  <cp:lastModifiedBy>Delmar Hirata</cp:lastModifiedBy>
  <cp:revision>61</cp:revision>
  <cp:lastPrinted>2020-03-27T15:54:00Z</cp:lastPrinted>
  <dcterms:created xsi:type="dcterms:W3CDTF">2020-03-04T15:32:00Z</dcterms:created>
  <dcterms:modified xsi:type="dcterms:W3CDTF">2020-03-27T1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pTU7uuwN"/&gt;&lt;style id="http://www.zotero.org/styles/associacao-brasileira-de-normas-tecnicas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/prefs&gt;&lt;/data&gt;</vt:lpwstr>
  </property>
</Properties>
</file>